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BFCFBC" w14:textId="77777777" w:rsidR="00F955B5" w:rsidRPr="0021457E" w:rsidRDefault="00466387" w:rsidP="0046638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AB III</w:t>
      </w:r>
    </w:p>
    <w:p w14:paraId="47C100AC" w14:textId="615733F5" w:rsidR="000E11C1" w:rsidRPr="0021457E" w:rsidRDefault="00817268" w:rsidP="003E266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UDI LITERATURE</w:t>
      </w:r>
    </w:p>
    <w:p w14:paraId="498ACA44" w14:textId="7B2D9CDE" w:rsidR="00993357" w:rsidRPr="0021457E" w:rsidRDefault="00852554" w:rsidP="000B2C76">
      <w:pPr>
        <w:pStyle w:val="ListParagraph"/>
        <w:widowControl w:val="0"/>
        <w:numPr>
          <w:ilvl w:val="1"/>
          <w:numId w:val="21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esain Penelitian </w:t>
      </w:r>
    </w:p>
    <w:p w14:paraId="58CA8D31" w14:textId="77777777" w:rsidR="002E7B3E" w:rsidRPr="0021457E" w:rsidRDefault="002E7B3E" w:rsidP="00817268">
      <w:pPr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sain penelitian adalah kerangka kerja sistematis yang digunakan untuk melaksanak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sain penelitian memberikan gambaran tentang prosedur untuk mendapatkan informasi atau data yang diperlukan untuk menjawab seluruh pertanyaan penelitian.</w: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03215C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BN":"978-623-90984-3-8","author":[{"dropping-particle":"","family":"Nurdin","given":"Ismail","non-dropping-particle":"","parse-names":false,"suffix":""}],"id":"ITEM-1","issued":{"date-parts":[["2019"]]},"publisher":"Media Sahabat Cendekia","publisher-place":"Surabaya","title":"Metodologi Penelitian Sosial","type":"book"},"uris":["http://www.mendeley.com/documents/?uuid=87ffe649-cbb8-4177-92b3-e27cf0e0edc1"]}],"mendeley":{"formattedCitation":"(Nurdin, 2019)","plainTextFormattedCitation":"(Nurdin, 2019)","previouslyFormattedCitation":"(Nurdin, 2019)"},"properties":{"noteIndex":0},"schema":"https://github.com/citation-style-language/schema/raw/master/csl-citation.json"}</w:instrTex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83FE9" w:rsidRPr="0021457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Nurdin, 2019)</w: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42779A59" w14:textId="0D468BDA" w:rsidR="00E857CC" w:rsidRPr="0021457E" w:rsidRDefault="00E857CC" w:rsidP="00817268">
      <w:pPr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sain penelitian ini adalah </w:t>
      </w:r>
      <w:proofErr w:type="gramStart"/>
      <w:r w:rsidR="003D6A8D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udy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iterature</w:t>
      </w:r>
      <w:proofErr w:type="gramEnd"/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tau </w:t>
      </w:r>
      <w:r w:rsidR="003D6A8D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injauan Pustak.</w:t>
      </w:r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i Literature adalah </w:t>
      </w:r>
      <w:proofErr w:type="gramStart"/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gramEnd"/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pakai untuk mengumpulkan data atau sumber yang berhubungan pada sebuah topic tertentu yang bias didapat dari berbagai sumber seperti jurnal, buku, internet, dan pustaka lain.</w:t>
      </w:r>
    </w:p>
    <w:p w14:paraId="784AA726" w14:textId="60D1E2B1" w:rsidR="00DE3500" w:rsidRPr="0021457E" w:rsidRDefault="00DE3500" w:rsidP="000B2C76">
      <w:pPr>
        <w:pStyle w:val="ListParagraph"/>
        <w:widowControl w:val="0"/>
        <w:numPr>
          <w:ilvl w:val="1"/>
          <w:numId w:val="21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riteria Inklusi dan Eklusi</w:t>
      </w:r>
      <w:r w:rsidR="00817268"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lam Studi Literature</w:t>
      </w: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0C8716EF" w14:textId="1961C8D1" w:rsidR="00DE3500" w:rsidRPr="0021457E" w:rsidRDefault="00DE3500" w:rsidP="000B2C76">
      <w:pPr>
        <w:pStyle w:val="ListParagraph"/>
        <w:widowControl w:val="0"/>
        <w:numPr>
          <w:ilvl w:val="2"/>
          <w:numId w:val="2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ipe Studi </w:t>
      </w:r>
    </w:p>
    <w:p w14:paraId="448A88EB" w14:textId="65FB82C7" w:rsidR="00DE3500" w:rsidRPr="0021457E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sain penelitian yang diambil dalam penelusuran ilmiah ini adalah mix</w:t>
      </w:r>
      <w:r w:rsidR="00F950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nthods studi, experimental st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udi, kualitatif studi.</w:t>
      </w:r>
    </w:p>
    <w:p w14:paraId="5377212D" w14:textId="3E01F60A" w:rsidR="00DE3500" w:rsidRPr="0021457E" w:rsidRDefault="00DE3500" w:rsidP="000B2C76">
      <w:pPr>
        <w:pStyle w:val="ListParagraph"/>
        <w:widowControl w:val="0"/>
        <w:numPr>
          <w:ilvl w:val="2"/>
          <w:numId w:val="47"/>
        </w:numPr>
        <w:autoSpaceDE w:val="0"/>
        <w:autoSpaceDN w:val="0"/>
        <w:adjustRightInd w:val="0"/>
        <w:spacing w:after="0" w:line="480" w:lineRule="auto"/>
        <w:ind w:left="1276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ipe Intervensi </w:t>
      </w:r>
    </w:p>
    <w:p w14:paraId="00FC646D" w14:textId="1D1D61E9" w:rsidR="00DE3500" w:rsidRPr="0021457E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Intervensi utama yang ditelaah pada penelusuran ilmiah ini adalah pengaruh akupresur terhadap produksi ASI pada ibu postpartum.</w:t>
      </w:r>
      <w:proofErr w:type="gramEnd"/>
    </w:p>
    <w:p w14:paraId="0A092D59" w14:textId="7CBCEF6C" w:rsidR="00DE3500" w:rsidRPr="0021457E" w:rsidRDefault="00DE3500" w:rsidP="000B2C76">
      <w:pPr>
        <w:pStyle w:val="ListParagraph"/>
        <w:widowControl w:val="0"/>
        <w:numPr>
          <w:ilvl w:val="2"/>
          <w:numId w:val="46"/>
        </w:numPr>
        <w:autoSpaceDE w:val="0"/>
        <w:autoSpaceDN w:val="0"/>
        <w:adjustRightInd w:val="0"/>
        <w:spacing w:after="0" w:line="480" w:lineRule="auto"/>
        <w:ind w:left="1276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Hasil Ukur</w:t>
      </w:r>
    </w:p>
    <w:p w14:paraId="4F80CB09" w14:textId="074594FE" w:rsidR="00DE3500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Outcome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yang diukur dalam penelusuran ilmiah ini adalah pengaruh akupresur terhadap produksi ASI pada ibu post partum.</w:t>
      </w:r>
    </w:p>
    <w:p w14:paraId="14460F57" w14:textId="77777777" w:rsidR="00CA160F" w:rsidRPr="0021457E" w:rsidRDefault="00CA160F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325B0BE" w14:textId="4F3B2E84" w:rsidR="00D56FE1" w:rsidRPr="0021457E" w:rsidRDefault="00EC6250" w:rsidP="000B2C76">
      <w:pPr>
        <w:pStyle w:val="ListParagraph"/>
        <w:widowControl w:val="0"/>
        <w:numPr>
          <w:ilvl w:val="1"/>
          <w:numId w:val="46"/>
        </w:numPr>
        <w:autoSpaceDE w:val="0"/>
        <w:autoSpaceDN w:val="0"/>
        <w:adjustRightInd w:val="0"/>
        <w:spacing w:after="0" w:line="48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Hasil Pencarian dan Seleksi Studi </w:t>
      </w:r>
    </w:p>
    <w:p w14:paraId="418F0BB7" w14:textId="3A2DCCD0" w:rsidR="00DE3500" w:rsidRPr="0021457E" w:rsidRDefault="00951695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Studi literature ini menggunaka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>n literature terbitan tahun 2015-2020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apat diakses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ulltext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format pdf d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cholarly (peer reviewed journals)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riteria jurnal yang direview adalah artikel jurnal penelitian berbahasa Indonesia dan Inggris dengan subjek manusia dewasa, jenis jurnal artikel penelitian.</w:t>
      </w:r>
      <w:proofErr w:type="gramEnd"/>
    </w:p>
    <w:p w14:paraId="0D8A436C" w14:textId="5664525E" w:rsidR="00D21E50" w:rsidRPr="0021457E" w:rsidRDefault="00D21E50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ata yang digunakan dalam penelitian ini berasal dari hasil-hasil penelitian yang sudah dilakukan dan diterbitkan dalam jurnal online nasional dan internasional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melakukan penelitian ini peneliti melakukan pencar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 peneliti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publikasika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di internet menggunakan 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Google Scholar 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ngan kata kunci “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ccupressure” 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“Increased ASI Production”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Puerperal Mother”</w:t>
      </w:r>
      <w:r w:rsidR="00BE165B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eliti menemukan 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ses pengumpulan data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l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kukan dengan penyaringan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berdasarkan kriteria yang ditentukan oleh p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ulis dari setiap jurnal yang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ambil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apun kriteria pengumpulan jurnal sebagai berikut: </w:t>
      </w:r>
    </w:p>
    <w:p w14:paraId="0C494BD9" w14:textId="5CB96246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Tahun sumber literat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ur yang diambil mulai tahun 2015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mpa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ngan  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2020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kesesuaian keyword penulisan, keterkaitan hasil penulisan dan pembahasan.  </w:t>
      </w:r>
    </w:p>
    <w:p w14:paraId="72EF6D7D" w14:textId="12FF5EE3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rategi dalam pengumpulan jurnal berbagai literatur dengan  menggunakan situs jurnal yang sudah terakreditasi seperti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PubMed, Google Schoolar, Sciencedirect</w:t>
      </w:r>
    </w:p>
    <w:p w14:paraId="66485450" w14:textId="0F2BAE6E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ra penulisan yang efektif untuk setting jurnal deng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memasukkan  kata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unci sesuai judul penulisan dan melakukan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enelusuran  berdasarkan advance search dengan penambahan notasi AND/OR atau  menambakan simbol +. Misalnya peneliti melakukan pencar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pada  mesi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carian PubMed dengan mengetik kata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ccupressure”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“Increased ASI Production”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Puerperal Mother”.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FD75D4C" w14:textId="77777777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lakukan pencarian berdasarkan full text </w:t>
      </w:r>
    </w:p>
    <w:p w14:paraId="28F61324" w14:textId="6123178C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lakukan penilaian terhadap jurnal dari abstrak apakah berdasarkan  tujuan penelitian dan melakukan critical appraisal dengan tool yang ada </w:t>
      </w:r>
    </w:p>
    <w:p w14:paraId="46E9BEB4" w14:textId="71D3574D" w:rsidR="00E237BF" w:rsidRPr="00C56838" w:rsidRDefault="00951695" w:rsidP="006359D0">
      <w:pPr>
        <w:spacing w:after="0"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yang sesuai dengan kriteria inklusi dan terdapat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ma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6838">
        <w:rPr>
          <w:rFonts w:ascii="Times New Roman" w:hAnsi="Times New Roman" w:cs="Times New Roman"/>
          <w:sz w:val="24"/>
          <w:szCs w:val="24"/>
        </w:rPr>
        <w:t xml:space="preserve">gambaran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peng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uh akupresur pada titik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CV 17, SI 1, LI 4, SP 6, ST 3</w:t>
      </w:r>
      <w:r w:rsidR="007313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6, ST 16, ST 18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terhadap produksi asi pada ibu postpartum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ri sudut pandang pasien,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luarga dan terapis/ pemberi pelayanan terapi kemudian dilakukan review. Kriteria jurnal yang terpilih untuk review adalah jurnal yang didalamnya terdapat tema </w:t>
      </w:r>
      <w:r w:rsidR="00C56838">
        <w:rPr>
          <w:rFonts w:ascii="Times New Roman" w:hAnsi="Times New Roman" w:cs="Times New Roman"/>
          <w:sz w:val="24"/>
          <w:szCs w:val="24"/>
        </w:rPr>
        <w:t xml:space="preserve">gambaran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peng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uh akupresur pada titik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CV 17, SI 1, LI 4, SP 6,</w:t>
      </w:r>
      <w:r w:rsidR="00C12FB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 36, ST 16, ST 18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terhadap produksi asi pada ibu postpartum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76438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riteria inklusi </w:t>
      </w:r>
      <w:r w:rsidR="00BE165B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elitian dapat dilihat pada table 3.1 </w:t>
      </w:r>
      <w:proofErr w:type="gramStart"/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>berikut :</w:t>
      </w:r>
      <w:proofErr w:type="gramEnd"/>
    </w:p>
    <w:p w14:paraId="11E3FC00" w14:textId="77777777" w:rsidR="00F76438" w:rsidRPr="0021457E" w:rsidRDefault="00F76438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315E4111" w14:textId="7FA256AC" w:rsidR="00F76438" w:rsidRPr="0021457E" w:rsidRDefault="00F76438" w:rsidP="00F76438">
      <w:pPr>
        <w:pStyle w:val="ListParagraph"/>
        <w:spacing w:line="480" w:lineRule="auto"/>
        <w:ind w:left="81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Tabel 3.1 Kriteria Inklusi dan Eklusi dengan format PICOS</w:t>
      </w:r>
    </w:p>
    <w:tbl>
      <w:tblPr>
        <w:tblStyle w:val="TableGrid"/>
        <w:tblW w:w="0" w:type="auto"/>
        <w:tblInd w:w="810" w:type="dxa"/>
        <w:tblLook w:val="04A0" w:firstRow="1" w:lastRow="0" w:firstColumn="1" w:lastColumn="0" w:noHBand="0" w:noVBand="1"/>
      </w:tblPr>
      <w:tblGrid>
        <w:gridCol w:w="2564"/>
        <w:gridCol w:w="2175"/>
        <w:gridCol w:w="2605"/>
      </w:tblGrid>
      <w:tr w:rsidR="0021457E" w:rsidRPr="0021457E" w14:paraId="46E0200F" w14:textId="77777777" w:rsidTr="00CE2834">
        <w:tc>
          <w:tcPr>
            <w:tcW w:w="2864" w:type="dxa"/>
          </w:tcPr>
          <w:p w14:paraId="07F2E772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Kriteria</w:t>
            </w:r>
          </w:p>
        </w:tc>
        <w:tc>
          <w:tcPr>
            <w:tcW w:w="2684" w:type="dxa"/>
          </w:tcPr>
          <w:p w14:paraId="0CA5B1B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Inklusi</w:t>
            </w:r>
          </w:p>
        </w:tc>
        <w:tc>
          <w:tcPr>
            <w:tcW w:w="2885" w:type="dxa"/>
          </w:tcPr>
          <w:p w14:paraId="4B9FA740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Ekslusi</w:t>
            </w:r>
          </w:p>
        </w:tc>
      </w:tr>
      <w:tr w:rsidR="0021457E" w:rsidRPr="0021457E" w14:paraId="3E451508" w14:textId="77777777" w:rsidTr="00CE2834">
        <w:tc>
          <w:tcPr>
            <w:tcW w:w="2864" w:type="dxa"/>
          </w:tcPr>
          <w:p w14:paraId="1F3AC92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Population/problem </w:t>
            </w:r>
          </w:p>
        </w:tc>
        <w:tc>
          <w:tcPr>
            <w:tcW w:w="2684" w:type="dxa"/>
          </w:tcPr>
          <w:p w14:paraId="2D448224" w14:textId="7F4F5A6F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urnal internasioal yang berhubungan dengan topic penelitian yaitu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upresur terhadap produksi ASI pada ibu nifas</w:t>
            </w:r>
          </w:p>
        </w:tc>
        <w:tc>
          <w:tcPr>
            <w:tcW w:w="2885" w:type="dxa"/>
          </w:tcPr>
          <w:p w14:paraId="38415ACC" w14:textId="1779B8BD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Jurnal internasional yang tidak berhubungan 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d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ngan topic penelitian yakni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upresur terhadap produksi ASI pada ibu nifas</w:t>
            </w:r>
          </w:p>
        </w:tc>
      </w:tr>
      <w:tr w:rsidR="0021457E" w:rsidRPr="0021457E" w14:paraId="30EA6A2D" w14:textId="77777777" w:rsidTr="00CE2834">
        <w:tc>
          <w:tcPr>
            <w:tcW w:w="2864" w:type="dxa"/>
          </w:tcPr>
          <w:p w14:paraId="7B44B456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Intervention </w:t>
            </w:r>
          </w:p>
        </w:tc>
        <w:tc>
          <w:tcPr>
            <w:tcW w:w="2684" w:type="dxa"/>
          </w:tcPr>
          <w:p w14:paraId="15C73EAE" w14:textId="3D3E9B48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aktor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ingkatan produksi ASI</w:t>
            </w:r>
          </w:p>
        </w:tc>
        <w:tc>
          <w:tcPr>
            <w:tcW w:w="2885" w:type="dxa"/>
          </w:tcPr>
          <w:p w14:paraId="17BC6138" w14:textId="69556983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Tindakan medis seperti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awatan payudara</w:t>
            </w:r>
          </w:p>
        </w:tc>
      </w:tr>
      <w:tr w:rsidR="0021457E" w:rsidRPr="0021457E" w14:paraId="6C13D04E" w14:textId="77777777" w:rsidTr="00CE2834">
        <w:tc>
          <w:tcPr>
            <w:tcW w:w="2864" w:type="dxa"/>
          </w:tcPr>
          <w:p w14:paraId="2BF8091B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Comparison </w:t>
            </w:r>
          </w:p>
        </w:tc>
        <w:tc>
          <w:tcPr>
            <w:tcW w:w="2684" w:type="dxa"/>
          </w:tcPr>
          <w:p w14:paraId="6582129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dak ada faktor pembanding </w:t>
            </w:r>
          </w:p>
        </w:tc>
        <w:tc>
          <w:tcPr>
            <w:tcW w:w="2885" w:type="dxa"/>
          </w:tcPr>
          <w:p w14:paraId="4A103D7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dak ada faktor pembanding </w:t>
            </w:r>
          </w:p>
        </w:tc>
      </w:tr>
      <w:tr w:rsidR="0021457E" w:rsidRPr="0021457E" w14:paraId="61AF8AC4" w14:textId="77777777" w:rsidTr="00CE2834">
        <w:tc>
          <w:tcPr>
            <w:tcW w:w="2864" w:type="dxa"/>
          </w:tcPr>
          <w:p w14:paraId="4F2B2FC1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Outcome </w:t>
            </w:r>
          </w:p>
        </w:tc>
        <w:tc>
          <w:tcPr>
            <w:tcW w:w="2684" w:type="dxa"/>
          </w:tcPr>
          <w:p w14:paraId="46D3DCD9" w14:textId="2036F4B8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danya pe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ngaruh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kupresur terhadap produksi ASI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</w:t>
            </w:r>
          </w:p>
        </w:tc>
        <w:tc>
          <w:tcPr>
            <w:tcW w:w="2885" w:type="dxa"/>
          </w:tcPr>
          <w:p w14:paraId="48CC5396" w14:textId="5E6EB384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Tidak a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nya pe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ngaruh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ngaruh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kupresur terhadap produksi ASI  </w:t>
            </w:r>
          </w:p>
        </w:tc>
      </w:tr>
      <w:tr w:rsidR="0021457E" w:rsidRPr="0021457E" w14:paraId="5DC4801B" w14:textId="77777777" w:rsidTr="00CE2834">
        <w:tc>
          <w:tcPr>
            <w:tcW w:w="2864" w:type="dxa"/>
          </w:tcPr>
          <w:p w14:paraId="266B62E9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Study design </w:t>
            </w:r>
          </w:p>
        </w:tc>
        <w:tc>
          <w:tcPr>
            <w:tcW w:w="2684" w:type="dxa"/>
          </w:tcPr>
          <w:p w14:paraId="00BE5918" w14:textId="3FE673A3" w:rsidR="00F76438" w:rsidRPr="0021457E" w:rsidRDefault="00F76438" w:rsidP="007B545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xperimental</w:t>
            </w:r>
            <w:proofErr w:type="gramEnd"/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tudy, studi kualitatif. </w:t>
            </w:r>
          </w:p>
        </w:tc>
        <w:tc>
          <w:tcPr>
            <w:tcW w:w="2885" w:type="dxa"/>
          </w:tcPr>
          <w:p w14:paraId="216C960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Systematic/literature review </w:t>
            </w:r>
          </w:p>
        </w:tc>
      </w:tr>
      <w:tr w:rsidR="0021457E" w:rsidRPr="0021457E" w14:paraId="252A434E" w14:textId="77777777" w:rsidTr="00CE2834">
        <w:tc>
          <w:tcPr>
            <w:tcW w:w="2864" w:type="dxa"/>
          </w:tcPr>
          <w:p w14:paraId="567370EC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ahun terbit </w:t>
            </w:r>
          </w:p>
        </w:tc>
        <w:tc>
          <w:tcPr>
            <w:tcW w:w="2684" w:type="dxa"/>
          </w:tcPr>
          <w:p w14:paraId="25BFFF8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rtikel atau jurnal yang terbit setelah tahun 2015 </w:t>
            </w:r>
          </w:p>
        </w:tc>
        <w:tc>
          <w:tcPr>
            <w:tcW w:w="2885" w:type="dxa"/>
          </w:tcPr>
          <w:p w14:paraId="51BB9AB0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rtikel atau jurnal yang terbit sebelum tahun 2015 </w:t>
            </w:r>
          </w:p>
        </w:tc>
      </w:tr>
      <w:tr w:rsidR="0021457E" w:rsidRPr="0021457E" w14:paraId="15074708" w14:textId="77777777" w:rsidTr="00CE2834">
        <w:tc>
          <w:tcPr>
            <w:tcW w:w="2864" w:type="dxa"/>
          </w:tcPr>
          <w:p w14:paraId="6164DA5B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hasa </w:t>
            </w:r>
          </w:p>
        </w:tc>
        <w:tc>
          <w:tcPr>
            <w:tcW w:w="2684" w:type="dxa"/>
          </w:tcPr>
          <w:p w14:paraId="7519B8C9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hasa inggris dan bahasa Indonesia </w:t>
            </w:r>
          </w:p>
        </w:tc>
        <w:tc>
          <w:tcPr>
            <w:tcW w:w="2885" w:type="dxa"/>
          </w:tcPr>
          <w:p w14:paraId="76D2EE27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elain bahasa inggris dan bahasa Indonesia </w:t>
            </w:r>
          </w:p>
        </w:tc>
      </w:tr>
    </w:tbl>
    <w:p w14:paraId="30145EED" w14:textId="335D1EE8" w:rsidR="00E237BF" w:rsidRPr="0021457E" w:rsidRDefault="00672CAA" w:rsidP="000B2C76">
      <w:pPr>
        <w:pStyle w:val="ListParagraph"/>
        <w:widowControl w:val="0"/>
        <w:numPr>
          <w:ilvl w:val="1"/>
          <w:numId w:val="36"/>
        </w:numPr>
        <w:autoSpaceDE w:val="0"/>
        <w:autoSpaceDN w:val="0"/>
        <w:adjustRightInd w:val="0"/>
        <w:spacing w:after="0" w:line="480" w:lineRule="auto"/>
        <w:ind w:left="567" w:hanging="501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Sintesis Data</w:t>
      </w:r>
    </w:p>
    <w:p w14:paraId="7B05C257" w14:textId="6B5A4022" w:rsidR="00672CAA" w:rsidRPr="0021457E" w:rsidRDefault="00672CAA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Literature Review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ini di sintesis menggunakan metode naratif dengan mengelompokan data-data hasil ekstraksi yang sejenis sesuai</w:t>
      </w:r>
      <w:r w:rsidR="001F184F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gan hasil yang diukur untuk menjawab tujuan.</w:t>
      </w:r>
      <w:proofErr w:type="gramEnd"/>
    </w:p>
    <w:p w14:paraId="4BFAB0B7" w14:textId="145B5C75" w:rsidR="001F184F" w:rsidRPr="0021457E" w:rsidRDefault="001F184F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penelitian yang sesuai dengan kriteria inklusi kemudian dikumpulkan dan dibuat ringkasan jurnal meliput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nama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eliti, tahun terbit jurnal, Negara penelitian, judul penelitian, metode dan ringkasan hasil atau temuan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penelitian tersebut dimasukan ke dalam table diurutkan sesuai alphabet dan tahun terbit jurnal dan sesuai dengan format tersebut di atas.</w:t>
      </w:r>
      <w:proofErr w:type="gramEnd"/>
    </w:p>
    <w:p w14:paraId="1A4B3086" w14:textId="09CF626E" w:rsidR="00D21E50" w:rsidRPr="0021457E" w:rsidRDefault="001F184F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uk lebih memperjelas analisis abstrak d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full text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dibaca dan dicermati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tersebut kemudian dilakukan analisis terhadap isi yang terdapat dalam tujuan penelitian dan hasil/temu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isis yang digunakan menggunakan analisis isi jurnal, kemudian dilakuk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ding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rhadap isi jurnal yang direview menggunakan kategori akupresur/pijat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sudah terkumpul kemudian dicari persamaan dan perbedaannya lalu dibahas untuk menarik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esimpulan .</w:t>
      </w:r>
      <w:proofErr w:type="gramEnd"/>
    </w:p>
    <w:p w14:paraId="637B2EB7" w14:textId="77777777" w:rsidR="00D21E50" w:rsidRPr="0021457E" w:rsidRDefault="00D21E50" w:rsidP="000B2C76">
      <w:pPr>
        <w:pStyle w:val="ListParagraph"/>
        <w:widowControl w:val="0"/>
        <w:numPr>
          <w:ilvl w:val="1"/>
          <w:numId w:val="36"/>
        </w:numPr>
        <w:autoSpaceDE w:val="0"/>
        <w:autoSpaceDN w:val="0"/>
        <w:adjustRightInd w:val="0"/>
        <w:spacing w:after="0" w:line="480" w:lineRule="auto"/>
        <w:ind w:left="567" w:hanging="501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Metode Analisis Data </w:t>
      </w:r>
    </w:p>
    <w:p w14:paraId="70026081" w14:textId="77777777" w:rsidR="00D21E50" w:rsidRPr="0021457E" w:rsidRDefault="00D21E50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penelitian yang sesuai dengan kriteria inklus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emudian  dikumpulk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dibuat ringkasan jurnal meliputi nama peneliti, tahun  terbit jurnal, rancangan studi, tujuan penelitian, sampel instrument (alat ukur) dan ringkasan hasil atau temuan. Ringkasan jurnal penelit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tersebut  dimasuk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e dalam tabel diurutkan sesuai alfabel dan tahun terbit jurnal 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dan sesuai dengan format tersebut di atas.   </w:t>
      </w:r>
    </w:p>
    <w:p w14:paraId="73FFC23E" w14:textId="03D5F612" w:rsidR="00D21E50" w:rsidRPr="00022A7F" w:rsidRDefault="00D21E50" w:rsidP="00022A7F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uk lebih memperjelas analisis abstrak dan full text jurnal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baca  d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cermati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tersebut kemudian dilakukan analisis terhadap isi yang terdapat dalam tujuan penelitian dan hasil/temu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tode analisis yang digunakan </w:t>
      </w:r>
      <w:r w:rsidR="00022A7F">
        <w:rPr>
          <w:rFonts w:ascii="Times New Roman" w:hAnsi="Times New Roman" w:cs="Times New Roman"/>
          <w:color w:val="000000" w:themeColor="text1"/>
          <w:sz w:val="24"/>
          <w:szCs w:val="24"/>
        </w:rPr>
        <w:t>menggunakan analisis isi jurnal.</w:t>
      </w:r>
      <w:bookmarkStart w:id="0" w:name="_GoBack"/>
      <w:bookmarkEnd w:id="0"/>
      <w:proofErr w:type="gramEnd"/>
    </w:p>
    <w:sectPr w:rsidR="00D21E50" w:rsidRPr="00022A7F" w:rsidSect="00CD72B3">
      <w:headerReference w:type="first" r:id="rId9"/>
      <w:footerReference w:type="first" r:id="rId10"/>
      <w:pgSz w:w="11907" w:h="16839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D825BF" w14:textId="77777777" w:rsidR="008624D5" w:rsidRDefault="008624D5" w:rsidP="00E201A4">
      <w:pPr>
        <w:spacing w:after="0" w:line="240" w:lineRule="auto"/>
      </w:pPr>
      <w:r>
        <w:separator/>
      </w:r>
    </w:p>
  </w:endnote>
  <w:endnote w:type="continuationSeparator" w:id="0">
    <w:p w14:paraId="00B5CC31" w14:textId="77777777" w:rsidR="008624D5" w:rsidRDefault="008624D5" w:rsidP="00E201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560042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D6E484" w14:textId="105AFC8E" w:rsidR="004E3339" w:rsidRDefault="004E33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F5E1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5FF232E" w14:textId="77777777" w:rsidR="004E3339" w:rsidRDefault="004E333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2E2E45" w14:textId="77777777" w:rsidR="008624D5" w:rsidRDefault="008624D5" w:rsidP="00E201A4">
      <w:pPr>
        <w:spacing w:after="0" w:line="240" w:lineRule="auto"/>
      </w:pPr>
      <w:r>
        <w:separator/>
      </w:r>
    </w:p>
  </w:footnote>
  <w:footnote w:type="continuationSeparator" w:id="0">
    <w:p w14:paraId="55F1F21F" w14:textId="77777777" w:rsidR="008624D5" w:rsidRDefault="008624D5" w:rsidP="00E201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127947" w14:textId="77777777" w:rsidR="004E3339" w:rsidRDefault="004E33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76037"/>
    <w:multiLevelType w:val="hybridMultilevel"/>
    <w:tmpl w:val="9F0658D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1">
    <w:nsid w:val="02D96AAD"/>
    <w:multiLevelType w:val="multilevel"/>
    <w:tmpl w:val="5A7A8DE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">
    <w:nsid w:val="04D63BEC"/>
    <w:multiLevelType w:val="hybridMultilevel"/>
    <w:tmpl w:val="371EFC66"/>
    <w:lvl w:ilvl="0" w:tplc="04090019">
      <w:start w:val="1"/>
      <w:numFmt w:val="lowerLetter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">
    <w:nsid w:val="0781033B"/>
    <w:multiLevelType w:val="multilevel"/>
    <w:tmpl w:val="3E56F51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C391A86"/>
    <w:multiLevelType w:val="multilevel"/>
    <w:tmpl w:val="735AD46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">
    <w:nsid w:val="0E0A3D15"/>
    <w:multiLevelType w:val="hybridMultilevel"/>
    <w:tmpl w:val="C136EE96"/>
    <w:lvl w:ilvl="0" w:tplc="DEC6FFF6">
      <w:start w:val="4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8F76F5"/>
    <w:multiLevelType w:val="hybridMultilevel"/>
    <w:tmpl w:val="964EC95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7">
    <w:nsid w:val="14276264"/>
    <w:multiLevelType w:val="hybridMultilevel"/>
    <w:tmpl w:val="E9FAA7E6"/>
    <w:lvl w:ilvl="0" w:tplc="93221C96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8">
    <w:nsid w:val="14D014D2"/>
    <w:multiLevelType w:val="hybridMultilevel"/>
    <w:tmpl w:val="865E50B8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9">
    <w:nsid w:val="157A1569"/>
    <w:multiLevelType w:val="hybridMultilevel"/>
    <w:tmpl w:val="812A8E86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7210712"/>
    <w:multiLevelType w:val="multilevel"/>
    <w:tmpl w:val="28467ED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1">
    <w:nsid w:val="18390623"/>
    <w:multiLevelType w:val="multilevel"/>
    <w:tmpl w:val="06DA5D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1AA266AE"/>
    <w:multiLevelType w:val="hybridMultilevel"/>
    <w:tmpl w:val="C1323486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3">
    <w:nsid w:val="1B0A7B6F"/>
    <w:multiLevelType w:val="multilevel"/>
    <w:tmpl w:val="73E0E5C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35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97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7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60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59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23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224" w:hanging="1800"/>
      </w:pPr>
      <w:rPr>
        <w:rFonts w:hint="default"/>
      </w:rPr>
    </w:lvl>
  </w:abstractNum>
  <w:abstractNum w:abstractNumId="14">
    <w:nsid w:val="1E443B7F"/>
    <w:multiLevelType w:val="multilevel"/>
    <w:tmpl w:val="7B107D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08" w:hanging="1800"/>
      </w:pPr>
      <w:rPr>
        <w:rFonts w:hint="default"/>
      </w:rPr>
    </w:lvl>
  </w:abstractNum>
  <w:abstractNum w:abstractNumId="15">
    <w:nsid w:val="207156FD"/>
    <w:multiLevelType w:val="hybridMultilevel"/>
    <w:tmpl w:val="EB6A0AB6"/>
    <w:lvl w:ilvl="0" w:tplc="04090017">
      <w:start w:val="1"/>
      <w:numFmt w:val="lowerLetter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>
    <w:nsid w:val="220E350D"/>
    <w:multiLevelType w:val="hybridMultilevel"/>
    <w:tmpl w:val="C5BC5A76"/>
    <w:lvl w:ilvl="0" w:tplc="8EE2F6D8">
      <w:start w:val="2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85F0D2D"/>
    <w:multiLevelType w:val="multilevel"/>
    <w:tmpl w:val="D8EEAB9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8">
    <w:nsid w:val="2A023EF6"/>
    <w:multiLevelType w:val="hybridMultilevel"/>
    <w:tmpl w:val="0CBE2898"/>
    <w:lvl w:ilvl="0" w:tplc="C082EA4E">
      <w:start w:val="1"/>
      <w:numFmt w:val="decimal"/>
      <w:lvlText w:val="%1)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703DB9"/>
    <w:multiLevelType w:val="multilevel"/>
    <w:tmpl w:val="26D40C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000" w:hanging="1800"/>
      </w:pPr>
      <w:rPr>
        <w:rFonts w:hint="default"/>
      </w:rPr>
    </w:lvl>
  </w:abstractNum>
  <w:abstractNum w:abstractNumId="20">
    <w:nsid w:val="2B1A44E1"/>
    <w:multiLevelType w:val="hybridMultilevel"/>
    <w:tmpl w:val="AB9064F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D607A81"/>
    <w:multiLevelType w:val="hybridMultilevel"/>
    <w:tmpl w:val="128E2748"/>
    <w:lvl w:ilvl="0" w:tplc="04090019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2">
    <w:nsid w:val="30206F35"/>
    <w:multiLevelType w:val="hybridMultilevel"/>
    <w:tmpl w:val="4BDE0172"/>
    <w:lvl w:ilvl="0" w:tplc="CB26EEB6">
      <w:start w:val="1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1ED2159"/>
    <w:multiLevelType w:val="hybridMultilevel"/>
    <w:tmpl w:val="13BA1CFC"/>
    <w:lvl w:ilvl="0" w:tplc="495C9DB2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4">
    <w:nsid w:val="36AB7A4E"/>
    <w:multiLevelType w:val="multilevel"/>
    <w:tmpl w:val="7CB24C86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25">
    <w:nsid w:val="36F045E4"/>
    <w:multiLevelType w:val="hybridMultilevel"/>
    <w:tmpl w:val="01CC2A12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26">
    <w:nsid w:val="3B3F2A64"/>
    <w:multiLevelType w:val="hybridMultilevel"/>
    <w:tmpl w:val="04CEA5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B712CF8"/>
    <w:multiLevelType w:val="hybridMultilevel"/>
    <w:tmpl w:val="CAEEC5F6"/>
    <w:lvl w:ilvl="0" w:tplc="7898C122">
      <w:start w:val="1"/>
      <w:numFmt w:val="lowerLetter"/>
      <w:lvlText w:val="(%1)"/>
      <w:lvlJc w:val="left"/>
      <w:pPr>
        <w:ind w:left="18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5" w:hanging="360"/>
      </w:pPr>
    </w:lvl>
    <w:lvl w:ilvl="2" w:tplc="0409001B" w:tentative="1">
      <w:start w:val="1"/>
      <w:numFmt w:val="lowerRoman"/>
      <w:lvlText w:val="%3."/>
      <w:lvlJc w:val="right"/>
      <w:pPr>
        <w:ind w:left="3295" w:hanging="180"/>
      </w:pPr>
    </w:lvl>
    <w:lvl w:ilvl="3" w:tplc="0409000F" w:tentative="1">
      <w:start w:val="1"/>
      <w:numFmt w:val="decimal"/>
      <w:lvlText w:val="%4."/>
      <w:lvlJc w:val="left"/>
      <w:pPr>
        <w:ind w:left="4015" w:hanging="360"/>
      </w:pPr>
    </w:lvl>
    <w:lvl w:ilvl="4" w:tplc="04090019" w:tentative="1">
      <w:start w:val="1"/>
      <w:numFmt w:val="lowerLetter"/>
      <w:lvlText w:val="%5."/>
      <w:lvlJc w:val="left"/>
      <w:pPr>
        <w:ind w:left="4735" w:hanging="360"/>
      </w:pPr>
    </w:lvl>
    <w:lvl w:ilvl="5" w:tplc="0409001B" w:tentative="1">
      <w:start w:val="1"/>
      <w:numFmt w:val="lowerRoman"/>
      <w:lvlText w:val="%6."/>
      <w:lvlJc w:val="right"/>
      <w:pPr>
        <w:ind w:left="5455" w:hanging="180"/>
      </w:pPr>
    </w:lvl>
    <w:lvl w:ilvl="6" w:tplc="0409000F" w:tentative="1">
      <w:start w:val="1"/>
      <w:numFmt w:val="decimal"/>
      <w:lvlText w:val="%7."/>
      <w:lvlJc w:val="left"/>
      <w:pPr>
        <w:ind w:left="6175" w:hanging="360"/>
      </w:pPr>
    </w:lvl>
    <w:lvl w:ilvl="7" w:tplc="04090019" w:tentative="1">
      <w:start w:val="1"/>
      <w:numFmt w:val="lowerLetter"/>
      <w:lvlText w:val="%8."/>
      <w:lvlJc w:val="left"/>
      <w:pPr>
        <w:ind w:left="6895" w:hanging="360"/>
      </w:pPr>
    </w:lvl>
    <w:lvl w:ilvl="8" w:tplc="0409001B" w:tentative="1">
      <w:start w:val="1"/>
      <w:numFmt w:val="lowerRoman"/>
      <w:lvlText w:val="%9."/>
      <w:lvlJc w:val="right"/>
      <w:pPr>
        <w:ind w:left="7615" w:hanging="180"/>
      </w:pPr>
    </w:lvl>
  </w:abstractNum>
  <w:abstractNum w:abstractNumId="28">
    <w:nsid w:val="3B7F38DC"/>
    <w:multiLevelType w:val="multilevel"/>
    <w:tmpl w:val="1C0EB91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9">
    <w:nsid w:val="3E532B67"/>
    <w:multiLevelType w:val="multilevel"/>
    <w:tmpl w:val="83BA02A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>
    <w:nsid w:val="40680C3B"/>
    <w:multiLevelType w:val="multilevel"/>
    <w:tmpl w:val="6506F9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31">
    <w:nsid w:val="41EE7D24"/>
    <w:multiLevelType w:val="hybridMultilevel"/>
    <w:tmpl w:val="434E7C76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2">
    <w:nsid w:val="426F7009"/>
    <w:multiLevelType w:val="multilevel"/>
    <w:tmpl w:val="D35C1DD4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249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72" w:hanging="1800"/>
      </w:pPr>
      <w:rPr>
        <w:rFonts w:hint="default"/>
      </w:rPr>
    </w:lvl>
  </w:abstractNum>
  <w:abstractNum w:abstractNumId="33">
    <w:nsid w:val="42DB0AEA"/>
    <w:multiLevelType w:val="hybridMultilevel"/>
    <w:tmpl w:val="8D020E76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4">
    <w:nsid w:val="43915DE6"/>
    <w:multiLevelType w:val="hybridMultilevel"/>
    <w:tmpl w:val="0DFE294C"/>
    <w:lvl w:ilvl="0" w:tplc="04090019">
      <w:start w:val="1"/>
      <w:numFmt w:val="lowerLetter"/>
      <w:lvlText w:val="%1."/>
      <w:lvlJc w:val="left"/>
      <w:pPr>
        <w:ind w:left="1260" w:hanging="360"/>
      </w:p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5">
    <w:nsid w:val="48A92DAE"/>
    <w:multiLevelType w:val="hybridMultilevel"/>
    <w:tmpl w:val="71ECD27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6">
    <w:nsid w:val="48B17108"/>
    <w:multiLevelType w:val="hybridMultilevel"/>
    <w:tmpl w:val="1F0A1C38"/>
    <w:lvl w:ilvl="0" w:tplc="0FEC30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A6424CD"/>
    <w:multiLevelType w:val="hybridMultilevel"/>
    <w:tmpl w:val="EA02122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B2E66DC"/>
    <w:multiLevelType w:val="hybridMultilevel"/>
    <w:tmpl w:val="75221C2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9">
    <w:nsid w:val="4F094247"/>
    <w:multiLevelType w:val="hybridMultilevel"/>
    <w:tmpl w:val="ADBEEB52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7">
      <w:start w:val="1"/>
      <w:numFmt w:val="lowerLetter"/>
      <w:lvlText w:val="%2)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0">
    <w:nsid w:val="558354D4"/>
    <w:multiLevelType w:val="hybridMultilevel"/>
    <w:tmpl w:val="8DFA5B58"/>
    <w:lvl w:ilvl="0" w:tplc="07D24782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8AD20DF"/>
    <w:multiLevelType w:val="hybridMultilevel"/>
    <w:tmpl w:val="B48CD5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C7550AE"/>
    <w:multiLevelType w:val="hybridMultilevel"/>
    <w:tmpl w:val="F604C3FA"/>
    <w:lvl w:ilvl="0" w:tplc="04090017">
      <w:start w:val="1"/>
      <w:numFmt w:val="lowerLetter"/>
      <w:lvlText w:val="%1)"/>
      <w:lvlJc w:val="left"/>
      <w:pPr>
        <w:ind w:left="2988" w:hanging="360"/>
      </w:pPr>
    </w:lvl>
    <w:lvl w:ilvl="1" w:tplc="7898C122">
      <w:start w:val="1"/>
      <w:numFmt w:val="lowerLetter"/>
      <w:lvlText w:val="(%2)"/>
      <w:lvlJc w:val="left"/>
      <w:pPr>
        <w:ind w:left="220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43">
    <w:nsid w:val="5DCA5AE3"/>
    <w:multiLevelType w:val="hybridMultilevel"/>
    <w:tmpl w:val="036A3F2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>
    <w:nsid w:val="5F8A7662"/>
    <w:multiLevelType w:val="multilevel"/>
    <w:tmpl w:val="DE9243F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39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271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71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0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07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43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43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792" w:hanging="1800"/>
      </w:pPr>
      <w:rPr>
        <w:rFonts w:hint="default"/>
      </w:rPr>
    </w:lvl>
  </w:abstractNum>
  <w:abstractNum w:abstractNumId="45">
    <w:nsid w:val="607C4354"/>
    <w:multiLevelType w:val="hybridMultilevel"/>
    <w:tmpl w:val="8618D454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6">
    <w:nsid w:val="61C22861"/>
    <w:multiLevelType w:val="multilevel"/>
    <w:tmpl w:val="F59039A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47">
    <w:nsid w:val="62A06660"/>
    <w:multiLevelType w:val="hybridMultilevel"/>
    <w:tmpl w:val="765E8610"/>
    <w:lvl w:ilvl="0" w:tplc="04090019">
      <w:start w:val="1"/>
      <w:numFmt w:val="lowerLetter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8">
    <w:nsid w:val="636155F7"/>
    <w:multiLevelType w:val="multilevel"/>
    <w:tmpl w:val="A49C9E1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>
    <w:nsid w:val="63FC110A"/>
    <w:multiLevelType w:val="multilevel"/>
    <w:tmpl w:val="3C445B98"/>
    <w:lvl w:ilvl="0">
      <w:start w:val="4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0">
    <w:nsid w:val="66727C5B"/>
    <w:multiLevelType w:val="hybridMultilevel"/>
    <w:tmpl w:val="F30484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A7D03C7"/>
    <w:multiLevelType w:val="multilevel"/>
    <w:tmpl w:val="A85C4550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2">
    <w:nsid w:val="6C473E4B"/>
    <w:multiLevelType w:val="multilevel"/>
    <w:tmpl w:val="EB6AF7F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78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904" w:hanging="1800"/>
      </w:pPr>
      <w:rPr>
        <w:rFonts w:hint="default"/>
      </w:rPr>
    </w:lvl>
  </w:abstractNum>
  <w:abstractNum w:abstractNumId="53">
    <w:nsid w:val="6CED7F82"/>
    <w:multiLevelType w:val="hybridMultilevel"/>
    <w:tmpl w:val="C5A0387E"/>
    <w:lvl w:ilvl="0" w:tplc="04090005">
      <w:start w:val="1"/>
      <w:numFmt w:val="bullet"/>
      <w:lvlText w:val=""/>
      <w:lvlJc w:val="left"/>
      <w:pPr>
        <w:ind w:left="270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465" w:hanging="360"/>
      </w:pPr>
      <w:rPr>
        <w:rFonts w:ascii="Wingdings" w:hAnsi="Wingdings" w:hint="default"/>
      </w:rPr>
    </w:lvl>
  </w:abstractNum>
  <w:abstractNum w:abstractNumId="54">
    <w:nsid w:val="6D0E115D"/>
    <w:multiLevelType w:val="multilevel"/>
    <w:tmpl w:val="ADF66B4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5">
    <w:nsid w:val="6E2E2849"/>
    <w:multiLevelType w:val="hybridMultilevel"/>
    <w:tmpl w:val="81F294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F5E3109"/>
    <w:multiLevelType w:val="multilevel"/>
    <w:tmpl w:val="CD0CFF0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65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7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0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9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53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80" w:hanging="1800"/>
      </w:pPr>
      <w:rPr>
        <w:rFonts w:hint="default"/>
      </w:rPr>
    </w:lvl>
  </w:abstractNum>
  <w:abstractNum w:abstractNumId="57">
    <w:nsid w:val="6FFA2962"/>
    <w:multiLevelType w:val="hybridMultilevel"/>
    <w:tmpl w:val="8FF67C5A"/>
    <w:lvl w:ilvl="0" w:tplc="C5B42FB0">
      <w:start w:val="3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0E96FBC"/>
    <w:multiLevelType w:val="multilevel"/>
    <w:tmpl w:val="BCAEE53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9">
    <w:nsid w:val="7739055A"/>
    <w:multiLevelType w:val="multilevel"/>
    <w:tmpl w:val="DEF8745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36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4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9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768" w:hanging="1800"/>
      </w:pPr>
      <w:rPr>
        <w:rFonts w:hint="default"/>
      </w:rPr>
    </w:lvl>
  </w:abstractNum>
  <w:abstractNum w:abstractNumId="60">
    <w:nsid w:val="77F72156"/>
    <w:multiLevelType w:val="multilevel"/>
    <w:tmpl w:val="A798E0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5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61">
    <w:nsid w:val="798D7B1B"/>
    <w:multiLevelType w:val="hybridMultilevel"/>
    <w:tmpl w:val="29D2CC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98F3039"/>
    <w:multiLevelType w:val="hybridMultilevel"/>
    <w:tmpl w:val="4F2CB5F4"/>
    <w:lvl w:ilvl="0" w:tplc="93221C9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D5B72C7"/>
    <w:multiLevelType w:val="hybridMultilevel"/>
    <w:tmpl w:val="1B3AD618"/>
    <w:lvl w:ilvl="0" w:tplc="93221C96">
      <w:start w:val="1"/>
      <w:numFmt w:val="decimal"/>
      <w:lvlText w:val="(%1)"/>
      <w:lvlJc w:val="left"/>
      <w:pPr>
        <w:ind w:left="2291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num w:numId="1">
    <w:abstractNumId w:val="41"/>
  </w:num>
  <w:num w:numId="2">
    <w:abstractNumId w:val="37"/>
  </w:num>
  <w:num w:numId="3">
    <w:abstractNumId w:val="7"/>
  </w:num>
  <w:num w:numId="4">
    <w:abstractNumId w:val="45"/>
  </w:num>
  <w:num w:numId="5">
    <w:abstractNumId w:val="35"/>
  </w:num>
  <w:num w:numId="6">
    <w:abstractNumId w:val="23"/>
  </w:num>
  <w:num w:numId="7">
    <w:abstractNumId w:val="0"/>
  </w:num>
  <w:num w:numId="8">
    <w:abstractNumId w:val="42"/>
  </w:num>
  <w:num w:numId="9">
    <w:abstractNumId w:val="33"/>
  </w:num>
  <w:num w:numId="10">
    <w:abstractNumId w:val="27"/>
  </w:num>
  <w:num w:numId="11">
    <w:abstractNumId w:val="38"/>
  </w:num>
  <w:num w:numId="12">
    <w:abstractNumId w:val="12"/>
  </w:num>
  <w:num w:numId="13">
    <w:abstractNumId w:val="62"/>
  </w:num>
  <w:num w:numId="14">
    <w:abstractNumId w:val="15"/>
  </w:num>
  <w:num w:numId="15">
    <w:abstractNumId w:val="39"/>
  </w:num>
  <w:num w:numId="16">
    <w:abstractNumId w:val="8"/>
  </w:num>
  <w:num w:numId="17">
    <w:abstractNumId w:val="6"/>
  </w:num>
  <w:num w:numId="18">
    <w:abstractNumId w:val="63"/>
  </w:num>
  <w:num w:numId="19">
    <w:abstractNumId w:val="25"/>
  </w:num>
  <w:num w:numId="20">
    <w:abstractNumId w:val="30"/>
  </w:num>
  <w:num w:numId="21">
    <w:abstractNumId w:val="60"/>
  </w:num>
  <w:num w:numId="22">
    <w:abstractNumId w:val="3"/>
  </w:num>
  <w:num w:numId="23">
    <w:abstractNumId w:val="43"/>
  </w:num>
  <w:num w:numId="24">
    <w:abstractNumId w:val="9"/>
  </w:num>
  <w:num w:numId="25">
    <w:abstractNumId w:val="19"/>
  </w:num>
  <w:num w:numId="26">
    <w:abstractNumId w:val="44"/>
  </w:num>
  <w:num w:numId="27">
    <w:abstractNumId w:val="21"/>
  </w:num>
  <w:num w:numId="28">
    <w:abstractNumId w:val="32"/>
  </w:num>
  <w:num w:numId="29">
    <w:abstractNumId w:val="28"/>
  </w:num>
  <w:num w:numId="30">
    <w:abstractNumId w:val="1"/>
  </w:num>
  <w:num w:numId="31">
    <w:abstractNumId w:val="20"/>
  </w:num>
  <w:num w:numId="32">
    <w:abstractNumId w:val="36"/>
  </w:num>
  <w:num w:numId="33">
    <w:abstractNumId w:val="2"/>
  </w:num>
  <w:num w:numId="34">
    <w:abstractNumId w:val="29"/>
  </w:num>
  <w:num w:numId="35">
    <w:abstractNumId w:val="34"/>
  </w:num>
  <w:num w:numId="36">
    <w:abstractNumId w:val="13"/>
  </w:num>
  <w:num w:numId="37">
    <w:abstractNumId w:val="47"/>
  </w:num>
  <w:num w:numId="38">
    <w:abstractNumId w:val="55"/>
  </w:num>
  <w:num w:numId="39">
    <w:abstractNumId w:val="24"/>
  </w:num>
  <w:num w:numId="40">
    <w:abstractNumId w:val="49"/>
  </w:num>
  <w:num w:numId="41">
    <w:abstractNumId w:val="14"/>
  </w:num>
  <w:num w:numId="42">
    <w:abstractNumId w:val="48"/>
  </w:num>
  <w:num w:numId="43">
    <w:abstractNumId w:val="54"/>
  </w:num>
  <w:num w:numId="44">
    <w:abstractNumId w:val="56"/>
  </w:num>
  <w:num w:numId="45">
    <w:abstractNumId w:val="51"/>
  </w:num>
  <w:num w:numId="46">
    <w:abstractNumId w:val="59"/>
  </w:num>
  <w:num w:numId="47">
    <w:abstractNumId w:val="52"/>
  </w:num>
  <w:num w:numId="48">
    <w:abstractNumId w:val="40"/>
  </w:num>
  <w:num w:numId="49">
    <w:abstractNumId w:val="61"/>
  </w:num>
  <w:num w:numId="50">
    <w:abstractNumId w:val="11"/>
  </w:num>
  <w:num w:numId="51">
    <w:abstractNumId w:val="26"/>
  </w:num>
  <w:num w:numId="52">
    <w:abstractNumId w:val="58"/>
  </w:num>
  <w:num w:numId="53">
    <w:abstractNumId w:val="17"/>
  </w:num>
  <w:num w:numId="54">
    <w:abstractNumId w:val="10"/>
  </w:num>
  <w:num w:numId="55">
    <w:abstractNumId w:val="46"/>
  </w:num>
  <w:num w:numId="56">
    <w:abstractNumId w:val="4"/>
  </w:num>
  <w:num w:numId="57">
    <w:abstractNumId w:val="31"/>
  </w:num>
  <w:num w:numId="58">
    <w:abstractNumId w:val="53"/>
  </w:num>
  <w:num w:numId="59">
    <w:abstractNumId w:val="22"/>
  </w:num>
  <w:num w:numId="60">
    <w:abstractNumId w:val="16"/>
  </w:num>
  <w:num w:numId="61">
    <w:abstractNumId w:val="57"/>
  </w:num>
  <w:num w:numId="62">
    <w:abstractNumId w:val="5"/>
  </w:num>
  <w:num w:numId="63">
    <w:abstractNumId w:val="18"/>
  </w:num>
  <w:num w:numId="64">
    <w:abstractNumId w:val="5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grammar="clean"/>
  <w:defaultTabStop w:val="68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0374"/>
    <w:rsid w:val="00003513"/>
    <w:rsid w:val="00007179"/>
    <w:rsid w:val="000104D9"/>
    <w:rsid w:val="00015FB2"/>
    <w:rsid w:val="00017638"/>
    <w:rsid w:val="0002021E"/>
    <w:rsid w:val="00022A7F"/>
    <w:rsid w:val="00024185"/>
    <w:rsid w:val="0002650E"/>
    <w:rsid w:val="0003215C"/>
    <w:rsid w:val="00040B96"/>
    <w:rsid w:val="000428F3"/>
    <w:rsid w:val="00043014"/>
    <w:rsid w:val="00046929"/>
    <w:rsid w:val="000479A4"/>
    <w:rsid w:val="00050D0E"/>
    <w:rsid w:val="000539AC"/>
    <w:rsid w:val="00053B81"/>
    <w:rsid w:val="000562C7"/>
    <w:rsid w:val="00060215"/>
    <w:rsid w:val="00062D58"/>
    <w:rsid w:val="00063828"/>
    <w:rsid w:val="00067C6D"/>
    <w:rsid w:val="00070829"/>
    <w:rsid w:val="00072554"/>
    <w:rsid w:val="00076B11"/>
    <w:rsid w:val="000800F1"/>
    <w:rsid w:val="0008274F"/>
    <w:rsid w:val="00087AE2"/>
    <w:rsid w:val="000909CE"/>
    <w:rsid w:val="00092801"/>
    <w:rsid w:val="00097D0E"/>
    <w:rsid w:val="000A35FA"/>
    <w:rsid w:val="000A7921"/>
    <w:rsid w:val="000B2C76"/>
    <w:rsid w:val="000B7567"/>
    <w:rsid w:val="000C0CC8"/>
    <w:rsid w:val="000D5DD3"/>
    <w:rsid w:val="000E11C1"/>
    <w:rsid w:val="000E228C"/>
    <w:rsid w:val="000E373F"/>
    <w:rsid w:val="000E3AD2"/>
    <w:rsid w:val="000E4D0F"/>
    <w:rsid w:val="000E4E64"/>
    <w:rsid w:val="000E5B64"/>
    <w:rsid w:val="000E7C4D"/>
    <w:rsid w:val="000F6B55"/>
    <w:rsid w:val="000F79B5"/>
    <w:rsid w:val="00106991"/>
    <w:rsid w:val="0010716E"/>
    <w:rsid w:val="00114F3F"/>
    <w:rsid w:val="001302D1"/>
    <w:rsid w:val="00130511"/>
    <w:rsid w:val="00132FC0"/>
    <w:rsid w:val="00133869"/>
    <w:rsid w:val="0013543D"/>
    <w:rsid w:val="00140CBE"/>
    <w:rsid w:val="00146458"/>
    <w:rsid w:val="00146ECA"/>
    <w:rsid w:val="001474F5"/>
    <w:rsid w:val="00147DE3"/>
    <w:rsid w:val="0015113C"/>
    <w:rsid w:val="00151FEC"/>
    <w:rsid w:val="001528C6"/>
    <w:rsid w:val="00153073"/>
    <w:rsid w:val="00156202"/>
    <w:rsid w:val="00156483"/>
    <w:rsid w:val="00156DD1"/>
    <w:rsid w:val="001575F1"/>
    <w:rsid w:val="0016608E"/>
    <w:rsid w:val="00171183"/>
    <w:rsid w:val="0017136A"/>
    <w:rsid w:val="00173C29"/>
    <w:rsid w:val="00174135"/>
    <w:rsid w:val="00176754"/>
    <w:rsid w:val="00176E2C"/>
    <w:rsid w:val="0017700A"/>
    <w:rsid w:val="001777D5"/>
    <w:rsid w:val="00181494"/>
    <w:rsid w:val="001834AE"/>
    <w:rsid w:val="00184D55"/>
    <w:rsid w:val="0018689B"/>
    <w:rsid w:val="00196343"/>
    <w:rsid w:val="001A27BE"/>
    <w:rsid w:val="001A3F8D"/>
    <w:rsid w:val="001A6812"/>
    <w:rsid w:val="001B141E"/>
    <w:rsid w:val="001B1467"/>
    <w:rsid w:val="001B42B2"/>
    <w:rsid w:val="001B4FDE"/>
    <w:rsid w:val="001B5112"/>
    <w:rsid w:val="001B575B"/>
    <w:rsid w:val="001B60B7"/>
    <w:rsid w:val="001C13C3"/>
    <w:rsid w:val="001C1E34"/>
    <w:rsid w:val="001C224C"/>
    <w:rsid w:val="001D53E2"/>
    <w:rsid w:val="001E5502"/>
    <w:rsid w:val="001E726C"/>
    <w:rsid w:val="001F184F"/>
    <w:rsid w:val="001F38F4"/>
    <w:rsid w:val="001F5A40"/>
    <w:rsid w:val="001F6FCD"/>
    <w:rsid w:val="0021457E"/>
    <w:rsid w:val="00215396"/>
    <w:rsid w:val="00224BA7"/>
    <w:rsid w:val="00224EE0"/>
    <w:rsid w:val="00224F3F"/>
    <w:rsid w:val="00232B3D"/>
    <w:rsid w:val="002377D1"/>
    <w:rsid w:val="00240472"/>
    <w:rsid w:val="002419B0"/>
    <w:rsid w:val="00241C13"/>
    <w:rsid w:val="002425F6"/>
    <w:rsid w:val="0024623E"/>
    <w:rsid w:val="00254C24"/>
    <w:rsid w:val="002645CE"/>
    <w:rsid w:val="00264FE0"/>
    <w:rsid w:val="002669E9"/>
    <w:rsid w:val="002755DA"/>
    <w:rsid w:val="002760E4"/>
    <w:rsid w:val="00276BC0"/>
    <w:rsid w:val="00277FB2"/>
    <w:rsid w:val="00283B74"/>
    <w:rsid w:val="0028440C"/>
    <w:rsid w:val="00292FD2"/>
    <w:rsid w:val="0029341D"/>
    <w:rsid w:val="002A4E21"/>
    <w:rsid w:val="002A6883"/>
    <w:rsid w:val="002B05B6"/>
    <w:rsid w:val="002B2A13"/>
    <w:rsid w:val="002C732A"/>
    <w:rsid w:val="002C73DC"/>
    <w:rsid w:val="002D346C"/>
    <w:rsid w:val="002D5C57"/>
    <w:rsid w:val="002E53BF"/>
    <w:rsid w:val="002E7B3E"/>
    <w:rsid w:val="002F595E"/>
    <w:rsid w:val="003013A2"/>
    <w:rsid w:val="0030155B"/>
    <w:rsid w:val="00301B90"/>
    <w:rsid w:val="00307472"/>
    <w:rsid w:val="00321006"/>
    <w:rsid w:val="00321D9C"/>
    <w:rsid w:val="00322C3C"/>
    <w:rsid w:val="0032482E"/>
    <w:rsid w:val="00324C6D"/>
    <w:rsid w:val="00326189"/>
    <w:rsid w:val="00327582"/>
    <w:rsid w:val="003324D9"/>
    <w:rsid w:val="0034086D"/>
    <w:rsid w:val="00342A19"/>
    <w:rsid w:val="00343183"/>
    <w:rsid w:val="00345707"/>
    <w:rsid w:val="00347A7A"/>
    <w:rsid w:val="00347D77"/>
    <w:rsid w:val="00350636"/>
    <w:rsid w:val="00354F1C"/>
    <w:rsid w:val="00357F18"/>
    <w:rsid w:val="0036258A"/>
    <w:rsid w:val="00364864"/>
    <w:rsid w:val="00370518"/>
    <w:rsid w:val="00380F88"/>
    <w:rsid w:val="0038705E"/>
    <w:rsid w:val="00393514"/>
    <w:rsid w:val="00395C05"/>
    <w:rsid w:val="003A2474"/>
    <w:rsid w:val="003A7503"/>
    <w:rsid w:val="003B11AE"/>
    <w:rsid w:val="003B1D8C"/>
    <w:rsid w:val="003B31D2"/>
    <w:rsid w:val="003B37CC"/>
    <w:rsid w:val="003C0334"/>
    <w:rsid w:val="003C0843"/>
    <w:rsid w:val="003C0E78"/>
    <w:rsid w:val="003C4230"/>
    <w:rsid w:val="003C785B"/>
    <w:rsid w:val="003D3BC5"/>
    <w:rsid w:val="003D4867"/>
    <w:rsid w:val="003D6A8D"/>
    <w:rsid w:val="003E2663"/>
    <w:rsid w:val="003E3E5B"/>
    <w:rsid w:val="003E4679"/>
    <w:rsid w:val="003E5050"/>
    <w:rsid w:val="003E5631"/>
    <w:rsid w:val="003F0209"/>
    <w:rsid w:val="003F28FD"/>
    <w:rsid w:val="003F3857"/>
    <w:rsid w:val="00404484"/>
    <w:rsid w:val="00404FB0"/>
    <w:rsid w:val="004066C8"/>
    <w:rsid w:val="00412A05"/>
    <w:rsid w:val="00413B0E"/>
    <w:rsid w:val="00417799"/>
    <w:rsid w:val="00422DCB"/>
    <w:rsid w:val="00424A6F"/>
    <w:rsid w:val="004325F1"/>
    <w:rsid w:val="00432AFA"/>
    <w:rsid w:val="0044110D"/>
    <w:rsid w:val="00441407"/>
    <w:rsid w:val="00441BC7"/>
    <w:rsid w:val="00442AFD"/>
    <w:rsid w:val="00443EDE"/>
    <w:rsid w:val="004527E0"/>
    <w:rsid w:val="0046254D"/>
    <w:rsid w:val="00464686"/>
    <w:rsid w:val="00466387"/>
    <w:rsid w:val="00466541"/>
    <w:rsid w:val="0048087E"/>
    <w:rsid w:val="00480C71"/>
    <w:rsid w:val="00482E87"/>
    <w:rsid w:val="00491995"/>
    <w:rsid w:val="00491FDD"/>
    <w:rsid w:val="00497B9A"/>
    <w:rsid w:val="004A0BE7"/>
    <w:rsid w:val="004A19E9"/>
    <w:rsid w:val="004A4622"/>
    <w:rsid w:val="004A60C0"/>
    <w:rsid w:val="004A6F3D"/>
    <w:rsid w:val="004B1EFA"/>
    <w:rsid w:val="004B5399"/>
    <w:rsid w:val="004B5E03"/>
    <w:rsid w:val="004C0717"/>
    <w:rsid w:val="004C323E"/>
    <w:rsid w:val="004C63C0"/>
    <w:rsid w:val="004C713D"/>
    <w:rsid w:val="004D1D1A"/>
    <w:rsid w:val="004D28F5"/>
    <w:rsid w:val="004D606B"/>
    <w:rsid w:val="004D70A3"/>
    <w:rsid w:val="004E1AE7"/>
    <w:rsid w:val="004E1C9E"/>
    <w:rsid w:val="004E3012"/>
    <w:rsid w:val="004E3339"/>
    <w:rsid w:val="004E48B5"/>
    <w:rsid w:val="004F23F8"/>
    <w:rsid w:val="004F30A0"/>
    <w:rsid w:val="004F4527"/>
    <w:rsid w:val="004F6363"/>
    <w:rsid w:val="004F6E73"/>
    <w:rsid w:val="004F75EE"/>
    <w:rsid w:val="004F7F4D"/>
    <w:rsid w:val="00500E24"/>
    <w:rsid w:val="00507C19"/>
    <w:rsid w:val="00512D05"/>
    <w:rsid w:val="00517C7C"/>
    <w:rsid w:val="00517E00"/>
    <w:rsid w:val="00523BCB"/>
    <w:rsid w:val="005425F1"/>
    <w:rsid w:val="00542B70"/>
    <w:rsid w:val="00547861"/>
    <w:rsid w:val="00547C59"/>
    <w:rsid w:val="0056052B"/>
    <w:rsid w:val="0056144F"/>
    <w:rsid w:val="00561DC4"/>
    <w:rsid w:val="00565010"/>
    <w:rsid w:val="005651D3"/>
    <w:rsid w:val="00567299"/>
    <w:rsid w:val="00570514"/>
    <w:rsid w:val="00570C94"/>
    <w:rsid w:val="00570CBE"/>
    <w:rsid w:val="00584245"/>
    <w:rsid w:val="0058500D"/>
    <w:rsid w:val="00585C08"/>
    <w:rsid w:val="00591624"/>
    <w:rsid w:val="005930CD"/>
    <w:rsid w:val="00596D9E"/>
    <w:rsid w:val="005A1B28"/>
    <w:rsid w:val="005A1C9C"/>
    <w:rsid w:val="005A6006"/>
    <w:rsid w:val="005B2117"/>
    <w:rsid w:val="005B38BC"/>
    <w:rsid w:val="005B4038"/>
    <w:rsid w:val="005B4D8C"/>
    <w:rsid w:val="005B79D7"/>
    <w:rsid w:val="005C1B0B"/>
    <w:rsid w:val="005C2B57"/>
    <w:rsid w:val="005C7535"/>
    <w:rsid w:val="005D0CE8"/>
    <w:rsid w:val="005D217F"/>
    <w:rsid w:val="005D2350"/>
    <w:rsid w:val="005D336A"/>
    <w:rsid w:val="005D4AC4"/>
    <w:rsid w:val="005E0945"/>
    <w:rsid w:val="005E0F17"/>
    <w:rsid w:val="005E3676"/>
    <w:rsid w:val="005E51AA"/>
    <w:rsid w:val="005E5F93"/>
    <w:rsid w:val="005E7363"/>
    <w:rsid w:val="005F4FB5"/>
    <w:rsid w:val="00600BCC"/>
    <w:rsid w:val="00605518"/>
    <w:rsid w:val="00606C8C"/>
    <w:rsid w:val="00607C06"/>
    <w:rsid w:val="006205AB"/>
    <w:rsid w:val="00622164"/>
    <w:rsid w:val="006230E5"/>
    <w:rsid w:val="0062344A"/>
    <w:rsid w:val="006235AC"/>
    <w:rsid w:val="0063120B"/>
    <w:rsid w:val="00632DE9"/>
    <w:rsid w:val="00634151"/>
    <w:rsid w:val="006343D5"/>
    <w:rsid w:val="006359D0"/>
    <w:rsid w:val="006572C0"/>
    <w:rsid w:val="00660B8C"/>
    <w:rsid w:val="006610C2"/>
    <w:rsid w:val="00665CA4"/>
    <w:rsid w:val="00666BCB"/>
    <w:rsid w:val="00667F02"/>
    <w:rsid w:val="00670711"/>
    <w:rsid w:val="006711CE"/>
    <w:rsid w:val="00672AD8"/>
    <w:rsid w:val="00672CAA"/>
    <w:rsid w:val="00676889"/>
    <w:rsid w:val="00676BDC"/>
    <w:rsid w:val="006826C7"/>
    <w:rsid w:val="00682714"/>
    <w:rsid w:val="006834FD"/>
    <w:rsid w:val="00683911"/>
    <w:rsid w:val="00684902"/>
    <w:rsid w:val="00687FFA"/>
    <w:rsid w:val="006902FB"/>
    <w:rsid w:val="00690EC8"/>
    <w:rsid w:val="00692B36"/>
    <w:rsid w:val="006936C6"/>
    <w:rsid w:val="00695C50"/>
    <w:rsid w:val="00695EA2"/>
    <w:rsid w:val="006A1D01"/>
    <w:rsid w:val="006A42B3"/>
    <w:rsid w:val="006A4F0E"/>
    <w:rsid w:val="006A73AB"/>
    <w:rsid w:val="006B0B82"/>
    <w:rsid w:val="006B2B99"/>
    <w:rsid w:val="006B4FD6"/>
    <w:rsid w:val="006B694D"/>
    <w:rsid w:val="006B6E4C"/>
    <w:rsid w:val="006B7CE0"/>
    <w:rsid w:val="006C3BBE"/>
    <w:rsid w:val="006C425F"/>
    <w:rsid w:val="006C6059"/>
    <w:rsid w:val="006C74C4"/>
    <w:rsid w:val="006D1839"/>
    <w:rsid w:val="006D3503"/>
    <w:rsid w:val="006D621B"/>
    <w:rsid w:val="006E3F73"/>
    <w:rsid w:val="006E6E0A"/>
    <w:rsid w:val="006F1F6E"/>
    <w:rsid w:val="006F271E"/>
    <w:rsid w:val="006F5AAD"/>
    <w:rsid w:val="0070138C"/>
    <w:rsid w:val="0070595A"/>
    <w:rsid w:val="007059F8"/>
    <w:rsid w:val="007109B0"/>
    <w:rsid w:val="00712DA8"/>
    <w:rsid w:val="00713956"/>
    <w:rsid w:val="00720C42"/>
    <w:rsid w:val="0073049F"/>
    <w:rsid w:val="00731337"/>
    <w:rsid w:val="00736C8D"/>
    <w:rsid w:val="00740D89"/>
    <w:rsid w:val="00741F07"/>
    <w:rsid w:val="00743665"/>
    <w:rsid w:val="0074793C"/>
    <w:rsid w:val="00751151"/>
    <w:rsid w:val="0075272E"/>
    <w:rsid w:val="0075286C"/>
    <w:rsid w:val="00755F5D"/>
    <w:rsid w:val="00757A78"/>
    <w:rsid w:val="00765955"/>
    <w:rsid w:val="00766275"/>
    <w:rsid w:val="00766D6D"/>
    <w:rsid w:val="007712F5"/>
    <w:rsid w:val="00782C46"/>
    <w:rsid w:val="00791BF9"/>
    <w:rsid w:val="00793367"/>
    <w:rsid w:val="007A2D38"/>
    <w:rsid w:val="007B10E8"/>
    <w:rsid w:val="007B2D16"/>
    <w:rsid w:val="007B3A61"/>
    <w:rsid w:val="007B5209"/>
    <w:rsid w:val="007B545A"/>
    <w:rsid w:val="007B5AD5"/>
    <w:rsid w:val="007B6B70"/>
    <w:rsid w:val="007B6D2F"/>
    <w:rsid w:val="007C13E1"/>
    <w:rsid w:val="007C3A09"/>
    <w:rsid w:val="007D031A"/>
    <w:rsid w:val="007D0C8A"/>
    <w:rsid w:val="007D20A4"/>
    <w:rsid w:val="007D2435"/>
    <w:rsid w:val="007D2801"/>
    <w:rsid w:val="007D4CF8"/>
    <w:rsid w:val="007E3B96"/>
    <w:rsid w:val="007E673B"/>
    <w:rsid w:val="007F2FFC"/>
    <w:rsid w:val="007F3050"/>
    <w:rsid w:val="007F73E8"/>
    <w:rsid w:val="00804DB9"/>
    <w:rsid w:val="00812E70"/>
    <w:rsid w:val="00817268"/>
    <w:rsid w:val="008174ED"/>
    <w:rsid w:val="0082072F"/>
    <w:rsid w:val="00820E46"/>
    <w:rsid w:val="008224EF"/>
    <w:rsid w:val="00826BB5"/>
    <w:rsid w:val="00827C57"/>
    <w:rsid w:val="008330F0"/>
    <w:rsid w:val="00837AAF"/>
    <w:rsid w:val="00840344"/>
    <w:rsid w:val="0084325E"/>
    <w:rsid w:val="008478D5"/>
    <w:rsid w:val="00852554"/>
    <w:rsid w:val="00854A18"/>
    <w:rsid w:val="00860FDD"/>
    <w:rsid w:val="008624D5"/>
    <w:rsid w:val="00874388"/>
    <w:rsid w:val="008757E4"/>
    <w:rsid w:val="0088600D"/>
    <w:rsid w:val="008940D4"/>
    <w:rsid w:val="008946F6"/>
    <w:rsid w:val="008B3C28"/>
    <w:rsid w:val="008B3EA1"/>
    <w:rsid w:val="008B7209"/>
    <w:rsid w:val="008C0DD4"/>
    <w:rsid w:val="008C5267"/>
    <w:rsid w:val="008C79F2"/>
    <w:rsid w:val="008D1376"/>
    <w:rsid w:val="008D4A42"/>
    <w:rsid w:val="008D5E7C"/>
    <w:rsid w:val="008E3D0D"/>
    <w:rsid w:val="008E5577"/>
    <w:rsid w:val="008E7F5F"/>
    <w:rsid w:val="008F08FD"/>
    <w:rsid w:val="008F2D08"/>
    <w:rsid w:val="008F4BB4"/>
    <w:rsid w:val="008F58CE"/>
    <w:rsid w:val="008F7DFE"/>
    <w:rsid w:val="00900679"/>
    <w:rsid w:val="00900B8B"/>
    <w:rsid w:val="00900D48"/>
    <w:rsid w:val="009035DD"/>
    <w:rsid w:val="00904431"/>
    <w:rsid w:val="0091033C"/>
    <w:rsid w:val="00912346"/>
    <w:rsid w:val="00923E2D"/>
    <w:rsid w:val="0093376A"/>
    <w:rsid w:val="009421BD"/>
    <w:rsid w:val="00943CBB"/>
    <w:rsid w:val="00951695"/>
    <w:rsid w:val="00953444"/>
    <w:rsid w:val="00953AA2"/>
    <w:rsid w:val="00955893"/>
    <w:rsid w:val="00965B83"/>
    <w:rsid w:val="00970264"/>
    <w:rsid w:val="009705FD"/>
    <w:rsid w:val="0097154A"/>
    <w:rsid w:val="00976D9A"/>
    <w:rsid w:val="00981E88"/>
    <w:rsid w:val="00984759"/>
    <w:rsid w:val="00986413"/>
    <w:rsid w:val="00986A34"/>
    <w:rsid w:val="00990607"/>
    <w:rsid w:val="00993357"/>
    <w:rsid w:val="009953A7"/>
    <w:rsid w:val="0099701B"/>
    <w:rsid w:val="00997D76"/>
    <w:rsid w:val="009A0AAC"/>
    <w:rsid w:val="009A1C8A"/>
    <w:rsid w:val="009A2E9F"/>
    <w:rsid w:val="009A7620"/>
    <w:rsid w:val="009B27A8"/>
    <w:rsid w:val="009B3D15"/>
    <w:rsid w:val="009B4825"/>
    <w:rsid w:val="009B5134"/>
    <w:rsid w:val="009C0696"/>
    <w:rsid w:val="009D063B"/>
    <w:rsid w:val="009D1564"/>
    <w:rsid w:val="009D369C"/>
    <w:rsid w:val="009D67AF"/>
    <w:rsid w:val="009E1023"/>
    <w:rsid w:val="009E141D"/>
    <w:rsid w:val="009E656F"/>
    <w:rsid w:val="009F1C72"/>
    <w:rsid w:val="009F276B"/>
    <w:rsid w:val="009F4B24"/>
    <w:rsid w:val="009F6239"/>
    <w:rsid w:val="00A008CE"/>
    <w:rsid w:val="00A03F6E"/>
    <w:rsid w:val="00A06299"/>
    <w:rsid w:val="00A15189"/>
    <w:rsid w:val="00A17A86"/>
    <w:rsid w:val="00A2178D"/>
    <w:rsid w:val="00A33320"/>
    <w:rsid w:val="00A349B8"/>
    <w:rsid w:val="00A358D2"/>
    <w:rsid w:val="00A366F3"/>
    <w:rsid w:val="00A372E3"/>
    <w:rsid w:val="00A40895"/>
    <w:rsid w:val="00A51F15"/>
    <w:rsid w:val="00A51F7F"/>
    <w:rsid w:val="00A54E4B"/>
    <w:rsid w:val="00A659D0"/>
    <w:rsid w:val="00A71332"/>
    <w:rsid w:val="00A715C6"/>
    <w:rsid w:val="00A716B1"/>
    <w:rsid w:val="00A72E51"/>
    <w:rsid w:val="00A86B60"/>
    <w:rsid w:val="00AA0451"/>
    <w:rsid w:val="00AA3466"/>
    <w:rsid w:val="00AA3590"/>
    <w:rsid w:val="00AA3FEF"/>
    <w:rsid w:val="00AA4785"/>
    <w:rsid w:val="00AB37B3"/>
    <w:rsid w:val="00AB4AC7"/>
    <w:rsid w:val="00AB6D39"/>
    <w:rsid w:val="00AC3E87"/>
    <w:rsid w:val="00AC5E45"/>
    <w:rsid w:val="00AD063E"/>
    <w:rsid w:val="00AE4312"/>
    <w:rsid w:val="00AE7B15"/>
    <w:rsid w:val="00AF3CAF"/>
    <w:rsid w:val="00AF56EA"/>
    <w:rsid w:val="00AF583C"/>
    <w:rsid w:val="00B008C9"/>
    <w:rsid w:val="00B008E6"/>
    <w:rsid w:val="00B17CFF"/>
    <w:rsid w:val="00B23AA3"/>
    <w:rsid w:val="00B2742A"/>
    <w:rsid w:val="00B34E53"/>
    <w:rsid w:val="00B37D62"/>
    <w:rsid w:val="00B40BD3"/>
    <w:rsid w:val="00B46E10"/>
    <w:rsid w:val="00B504C8"/>
    <w:rsid w:val="00B52D93"/>
    <w:rsid w:val="00B546DC"/>
    <w:rsid w:val="00B552FC"/>
    <w:rsid w:val="00B558F7"/>
    <w:rsid w:val="00B560F6"/>
    <w:rsid w:val="00B5651D"/>
    <w:rsid w:val="00B5731A"/>
    <w:rsid w:val="00B61303"/>
    <w:rsid w:val="00B64C35"/>
    <w:rsid w:val="00B70186"/>
    <w:rsid w:val="00B734EF"/>
    <w:rsid w:val="00B91445"/>
    <w:rsid w:val="00B9287E"/>
    <w:rsid w:val="00B928E3"/>
    <w:rsid w:val="00B92D05"/>
    <w:rsid w:val="00B9592B"/>
    <w:rsid w:val="00B96B82"/>
    <w:rsid w:val="00B97A8A"/>
    <w:rsid w:val="00BA0A44"/>
    <w:rsid w:val="00BA5932"/>
    <w:rsid w:val="00BA5BA6"/>
    <w:rsid w:val="00BA6171"/>
    <w:rsid w:val="00BA66C4"/>
    <w:rsid w:val="00BB0003"/>
    <w:rsid w:val="00BB166C"/>
    <w:rsid w:val="00BB40CE"/>
    <w:rsid w:val="00BB4A35"/>
    <w:rsid w:val="00BC61D7"/>
    <w:rsid w:val="00BD1148"/>
    <w:rsid w:val="00BD1551"/>
    <w:rsid w:val="00BD42D8"/>
    <w:rsid w:val="00BD6E87"/>
    <w:rsid w:val="00BE165B"/>
    <w:rsid w:val="00BE44F5"/>
    <w:rsid w:val="00BE5AF6"/>
    <w:rsid w:val="00BF3E27"/>
    <w:rsid w:val="00BF42E7"/>
    <w:rsid w:val="00BF6044"/>
    <w:rsid w:val="00C044EA"/>
    <w:rsid w:val="00C05B06"/>
    <w:rsid w:val="00C06942"/>
    <w:rsid w:val="00C10FE8"/>
    <w:rsid w:val="00C12FB7"/>
    <w:rsid w:val="00C14EC0"/>
    <w:rsid w:val="00C151CA"/>
    <w:rsid w:val="00C250F9"/>
    <w:rsid w:val="00C30CC7"/>
    <w:rsid w:val="00C35FEB"/>
    <w:rsid w:val="00C376D7"/>
    <w:rsid w:val="00C40020"/>
    <w:rsid w:val="00C40B33"/>
    <w:rsid w:val="00C41048"/>
    <w:rsid w:val="00C4356E"/>
    <w:rsid w:val="00C451E9"/>
    <w:rsid w:val="00C51425"/>
    <w:rsid w:val="00C52D51"/>
    <w:rsid w:val="00C53571"/>
    <w:rsid w:val="00C56838"/>
    <w:rsid w:val="00C56888"/>
    <w:rsid w:val="00C56FA5"/>
    <w:rsid w:val="00C57909"/>
    <w:rsid w:val="00C65D20"/>
    <w:rsid w:val="00C76980"/>
    <w:rsid w:val="00C8274A"/>
    <w:rsid w:val="00C84DA2"/>
    <w:rsid w:val="00C85B44"/>
    <w:rsid w:val="00C91887"/>
    <w:rsid w:val="00C93FF2"/>
    <w:rsid w:val="00C96710"/>
    <w:rsid w:val="00C97A61"/>
    <w:rsid w:val="00CA160F"/>
    <w:rsid w:val="00CA3364"/>
    <w:rsid w:val="00CB793F"/>
    <w:rsid w:val="00CC1631"/>
    <w:rsid w:val="00CC6441"/>
    <w:rsid w:val="00CC7EB5"/>
    <w:rsid w:val="00CD3264"/>
    <w:rsid w:val="00CD5E76"/>
    <w:rsid w:val="00CD72B3"/>
    <w:rsid w:val="00CE2834"/>
    <w:rsid w:val="00CE3EEE"/>
    <w:rsid w:val="00CE6699"/>
    <w:rsid w:val="00CF3D4D"/>
    <w:rsid w:val="00CF5DF4"/>
    <w:rsid w:val="00D10B8E"/>
    <w:rsid w:val="00D17E5C"/>
    <w:rsid w:val="00D17F6B"/>
    <w:rsid w:val="00D21E50"/>
    <w:rsid w:val="00D21FB4"/>
    <w:rsid w:val="00D23022"/>
    <w:rsid w:val="00D25498"/>
    <w:rsid w:val="00D27053"/>
    <w:rsid w:val="00D30433"/>
    <w:rsid w:val="00D3203C"/>
    <w:rsid w:val="00D35D2F"/>
    <w:rsid w:val="00D36AD2"/>
    <w:rsid w:val="00D36B65"/>
    <w:rsid w:val="00D4258F"/>
    <w:rsid w:val="00D56FE1"/>
    <w:rsid w:val="00D62526"/>
    <w:rsid w:val="00D70D73"/>
    <w:rsid w:val="00D71050"/>
    <w:rsid w:val="00D7269D"/>
    <w:rsid w:val="00D74EC4"/>
    <w:rsid w:val="00D77F55"/>
    <w:rsid w:val="00D80F0D"/>
    <w:rsid w:val="00D81E06"/>
    <w:rsid w:val="00D86903"/>
    <w:rsid w:val="00D9065D"/>
    <w:rsid w:val="00D92E65"/>
    <w:rsid w:val="00D93E3B"/>
    <w:rsid w:val="00DA1412"/>
    <w:rsid w:val="00DA4F7D"/>
    <w:rsid w:val="00DA7D3E"/>
    <w:rsid w:val="00DB04C5"/>
    <w:rsid w:val="00DB258A"/>
    <w:rsid w:val="00DC0B69"/>
    <w:rsid w:val="00DC547E"/>
    <w:rsid w:val="00DD0204"/>
    <w:rsid w:val="00DD2A9B"/>
    <w:rsid w:val="00DD68C8"/>
    <w:rsid w:val="00DD6A3A"/>
    <w:rsid w:val="00DE0374"/>
    <w:rsid w:val="00DE0ABA"/>
    <w:rsid w:val="00DE21B2"/>
    <w:rsid w:val="00DE3500"/>
    <w:rsid w:val="00DE59DC"/>
    <w:rsid w:val="00DF10FA"/>
    <w:rsid w:val="00DF438E"/>
    <w:rsid w:val="00DF571F"/>
    <w:rsid w:val="00DF5DF7"/>
    <w:rsid w:val="00DF737C"/>
    <w:rsid w:val="00E03D49"/>
    <w:rsid w:val="00E15812"/>
    <w:rsid w:val="00E201A4"/>
    <w:rsid w:val="00E237BF"/>
    <w:rsid w:val="00E24563"/>
    <w:rsid w:val="00E25C81"/>
    <w:rsid w:val="00E30872"/>
    <w:rsid w:val="00E32061"/>
    <w:rsid w:val="00E32E08"/>
    <w:rsid w:val="00E336A0"/>
    <w:rsid w:val="00E41462"/>
    <w:rsid w:val="00E447E7"/>
    <w:rsid w:val="00E54208"/>
    <w:rsid w:val="00E54675"/>
    <w:rsid w:val="00E56D9A"/>
    <w:rsid w:val="00E5797C"/>
    <w:rsid w:val="00E57D43"/>
    <w:rsid w:val="00E73178"/>
    <w:rsid w:val="00E75C48"/>
    <w:rsid w:val="00E83FE9"/>
    <w:rsid w:val="00E849B5"/>
    <w:rsid w:val="00E857CC"/>
    <w:rsid w:val="00E96FC3"/>
    <w:rsid w:val="00EA0D84"/>
    <w:rsid w:val="00EA1A77"/>
    <w:rsid w:val="00EA3504"/>
    <w:rsid w:val="00EA6FE1"/>
    <w:rsid w:val="00EA753C"/>
    <w:rsid w:val="00EB0BFA"/>
    <w:rsid w:val="00EB1297"/>
    <w:rsid w:val="00EB25A6"/>
    <w:rsid w:val="00EB2896"/>
    <w:rsid w:val="00EB3A3F"/>
    <w:rsid w:val="00EB401B"/>
    <w:rsid w:val="00EB4730"/>
    <w:rsid w:val="00EB5A7B"/>
    <w:rsid w:val="00EC25A1"/>
    <w:rsid w:val="00EC4AAB"/>
    <w:rsid w:val="00EC6250"/>
    <w:rsid w:val="00EC692A"/>
    <w:rsid w:val="00EE1100"/>
    <w:rsid w:val="00EE393E"/>
    <w:rsid w:val="00EE687F"/>
    <w:rsid w:val="00EE79DC"/>
    <w:rsid w:val="00EE7CA9"/>
    <w:rsid w:val="00EF209F"/>
    <w:rsid w:val="00EF26B8"/>
    <w:rsid w:val="00EF3432"/>
    <w:rsid w:val="00EF5979"/>
    <w:rsid w:val="00EF5E1F"/>
    <w:rsid w:val="00F01A36"/>
    <w:rsid w:val="00F035E8"/>
    <w:rsid w:val="00F03E24"/>
    <w:rsid w:val="00F0420B"/>
    <w:rsid w:val="00F057DB"/>
    <w:rsid w:val="00F06DA4"/>
    <w:rsid w:val="00F1012C"/>
    <w:rsid w:val="00F10941"/>
    <w:rsid w:val="00F14672"/>
    <w:rsid w:val="00F14977"/>
    <w:rsid w:val="00F16343"/>
    <w:rsid w:val="00F17BDB"/>
    <w:rsid w:val="00F23A3E"/>
    <w:rsid w:val="00F262AE"/>
    <w:rsid w:val="00F272D4"/>
    <w:rsid w:val="00F302D1"/>
    <w:rsid w:val="00F31A47"/>
    <w:rsid w:val="00F334A8"/>
    <w:rsid w:val="00F3620B"/>
    <w:rsid w:val="00F36B79"/>
    <w:rsid w:val="00F40F54"/>
    <w:rsid w:val="00F42AAB"/>
    <w:rsid w:val="00F43D13"/>
    <w:rsid w:val="00F4643D"/>
    <w:rsid w:val="00F61970"/>
    <w:rsid w:val="00F61F81"/>
    <w:rsid w:val="00F709A7"/>
    <w:rsid w:val="00F7173F"/>
    <w:rsid w:val="00F73CDC"/>
    <w:rsid w:val="00F74912"/>
    <w:rsid w:val="00F75C63"/>
    <w:rsid w:val="00F76438"/>
    <w:rsid w:val="00F77416"/>
    <w:rsid w:val="00F82661"/>
    <w:rsid w:val="00F85E23"/>
    <w:rsid w:val="00F901C1"/>
    <w:rsid w:val="00F93532"/>
    <w:rsid w:val="00F9503E"/>
    <w:rsid w:val="00F955B5"/>
    <w:rsid w:val="00F9592E"/>
    <w:rsid w:val="00F96640"/>
    <w:rsid w:val="00FA0A7A"/>
    <w:rsid w:val="00FA3DEE"/>
    <w:rsid w:val="00FB1AF6"/>
    <w:rsid w:val="00FB2E1E"/>
    <w:rsid w:val="00FB6FBA"/>
    <w:rsid w:val="00FC26EB"/>
    <w:rsid w:val="00FC3E88"/>
    <w:rsid w:val="00FC73AD"/>
    <w:rsid w:val="00FD1D4D"/>
    <w:rsid w:val="00FD1EC0"/>
    <w:rsid w:val="00FD27EA"/>
    <w:rsid w:val="00FD31CF"/>
    <w:rsid w:val="00FD4DD4"/>
    <w:rsid w:val="00FD5959"/>
    <w:rsid w:val="00FE4F46"/>
    <w:rsid w:val="00FE7285"/>
    <w:rsid w:val="00FF3EFC"/>
    <w:rsid w:val="00FF40D5"/>
    <w:rsid w:val="00FF4CD1"/>
    <w:rsid w:val="00FF79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E6A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7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0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60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2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34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06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97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3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4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9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6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8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4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3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9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1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3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57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2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9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40DDA4-F531-4616-A25D-03FA306E78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06</TotalTime>
  <Pages>1</Pages>
  <Words>1025</Words>
  <Characters>584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</dc:creator>
  <cp:lastModifiedBy>IT</cp:lastModifiedBy>
  <cp:revision>396</cp:revision>
  <dcterms:created xsi:type="dcterms:W3CDTF">2019-10-03T03:43:00Z</dcterms:created>
  <dcterms:modified xsi:type="dcterms:W3CDTF">2020-11-02T0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f10dfb9-2810-3284-bcbc-cb11279860a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